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r w:rsidRPr="00894DC6">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4A6CB9D6"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10CE3AB0" w:rsidR="00472314" w:rsidRDefault="00FB6A85" w:rsidP="00472314">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behaviour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472314">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56B5DC5C"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xml:space="preserve">, as well as tracking of more individuals on more dimensions for more programs. Data is now more </w:t>
      </w:r>
      <w:r w:rsidRPr="00B80840">
        <w:lastRenderedPageBreak/>
        <w:t>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1B4F021" w:rsidR="00472314" w:rsidRDefault="00504749" w:rsidP="00472314">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291B86">
      <w:pPr>
        <w:jc w:val="center"/>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3E3528DB" w:rsidR="00472314" w:rsidRDefault="00472314" w:rsidP="00472314">
      <w:pPr>
        <w:pStyle w:val="ListParagraph"/>
        <w:numPr>
          <w:ilvl w:val="0"/>
          <w:numId w:val="2"/>
        </w:numPr>
        <w:spacing w:line="360" w:lineRule="auto"/>
      </w:pPr>
      <w:r w:rsidRPr="007A5F52">
        <w:t>To build out the mobile</w:t>
      </w:r>
      <w:r w:rsidR="00AC6514">
        <w:t xml:space="preserve"> application using </w:t>
      </w:r>
      <w:r w:rsidR="00BA5AFB">
        <w:t>J</w:t>
      </w:r>
      <w:r w:rsidR="00AC6514">
        <w:t>avascript with a library called React native</w:t>
      </w:r>
      <w:r w:rsidRPr="007A5F52">
        <w:t>.</w:t>
      </w:r>
    </w:p>
    <w:p w14:paraId="186D2876" w14:textId="078C13BC" w:rsidR="00BA5AFB" w:rsidRPr="007A5F52" w:rsidRDefault="00BA5AFB" w:rsidP="00BA5AFB">
      <w:pPr>
        <w:pStyle w:val="ListParagraph"/>
        <w:numPr>
          <w:ilvl w:val="0"/>
          <w:numId w:val="2"/>
        </w:numPr>
        <w:spacing w:line="360" w:lineRule="auto"/>
      </w:pPr>
      <w:r w:rsidRPr="007A5F52">
        <w:t xml:space="preserve">To build out the </w:t>
      </w:r>
      <w:r>
        <w:t>web application</w:t>
      </w:r>
      <w:r>
        <w:t xml:space="preserve"> application using </w:t>
      </w:r>
      <w:r>
        <w:t xml:space="preserve">css and </w:t>
      </w:r>
      <w:r>
        <w:t xml:space="preserve">javascript with a library called React </w:t>
      </w:r>
      <w:r w:rsidR="0007070C">
        <w:t>JS</w:t>
      </w:r>
      <w:r w:rsidRPr="007A5F52">
        <w:t>.</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705D3689" w:rsidR="00472314" w:rsidRDefault="00472314" w:rsidP="00472314">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 A javascript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58BB1AD3"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4D33A2">
      <w:pPr>
        <w:pStyle w:val="ListParagraph"/>
        <w:numPr>
          <w:ilvl w:val="0"/>
          <w:numId w:val="5"/>
        </w:numPr>
        <w:spacing w:line="360" w:lineRule="auto"/>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4D33A2">
      <w:pPr>
        <w:pStyle w:val="ListParagraph"/>
        <w:numPr>
          <w:ilvl w:val="0"/>
          <w:numId w:val="5"/>
        </w:numPr>
        <w:spacing w:line="360" w:lineRule="auto"/>
        <w:rPr>
          <w:lang w:val="en"/>
        </w:rPr>
      </w:pPr>
      <w:r>
        <w:rPr>
          <w:b/>
          <w:bCs/>
          <w:lang w:val="en"/>
        </w:rPr>
        <w:lastRenderedPageBreak/>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431AB396" w:rsidR="004D33A2" w:rsidRDefault="004D33A2" w:rsidP="00ED2BB8">
      <w:pPr>
        <w:pStyle w:val="ListParagraph"/>
        <w:numPr>
          <w:ilvl w:val="0"/>
          <w:numId w:val="5"/>
        </w:numPr>
        <w:spacing w:line="360" w:lineRule="auto"/>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7D7166B2" w14:textId="328939B9" w:rsidR="009A78DE" w:rsidRDefault="009A78DE" w:rsidP="00F25D8E">
      <w:pPr>
        <w:pStyle w:val="Heading3"/>
        <w:rPr>
          <w:lang w:val="en"/>
        </w:rPr>
      </w:pPr>
      <w:r>
        <w:rPr>
          <w:lang w:val="en"/>
        </w:rPr>
        <w:t>Problems facing the wide adoption of web-based audience measurement systems</w:t>
      </w:r>
    </w:p>
    <w:p w14:paraId="55784F50" w14:textId="77777777" w:rsidR="00F25D8E" w:rsidRPr="00F25D8E" w:rsidRDefault="00F25D8E" w:rsidP="00F25D8E">
      <w:pPr>
        <w:rPr>
          <w:lang w:val="en"/>
        </w:rPr>
      </w:pP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F022362" w:rsidR="00472314" w:rsidRDefault="00472314" w:rsidP="00472314">
      <w:pPr>
        <w:pStyle w:val="Heading3"/>
      </w:pPr>
      <w:r w:rsidRPr="00200943">
        <w:t xml:space="preserve">Birth (1950): </w:t>
      </w:r>
      <w:r w:rsidR="009E4E15">
        <w:t>P</w:t>
      </w:r>
      <w:r w:rsidRPr="00200943">
        <w:t>hone surveys</w:t>
      </w:r>
    </w:p>
    <w:p w14:paraId="6C613482" w14:textId="3C3C843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68CA0B7C" w:rsidR="00472314" w:rsidRDefault="00472314" w:rsidP="00472314">
      <w:pPr>
        <w:pStyle w:val="Heading3"/>
      </w:pPr>
      <w:r>
        <w:t>Infancy</w:t>
      </w:r>
      <w:r w:rsidR="00C92541">
        <w:t xml:space="preserve"> stage</w:t>
      </w:r>
      <w:r>
        <w:t xml:space="preserve"> (1953)</w:t>
      </w:r>
      <w:r w:rsidR="009E4E15">
        <w:t xml:space="preserve"> - D</w:t>
      </w:r>
      <w:r w:rsidR="00D87A10">
        <w:t>iaries and meters</w:t>
      </w:r>
    </w:p>
    <w:p w14:paraId="6B7DE332" w14:textId="3816652D" w:rsidR="00472314" w:rsidRDefault="00472314" w:rsidP="00472314">
      <w:r>
        <w:t xml:space="preserve">Nielsen largely used metering devices to monitor audiences, which is a technique for tracking radio listeners that was created by Nielsen. These audimeters were used to measure what was being listened to on radio. This system reduced reliance on frequently faulty and untrustworthy </w:t>
      </w:r>
      <w:r>
        <w:lastRenderedPageBreak/>
        <w:t>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w:t>
      </w:r>
      <w:r w:rsidR="008B434C" w:rsidRPr="008B434C">
        <w:t>During the day, this instantaneous audimeter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44F5FDE8" w:rsidR="00472314" w:rsidRDefault="00472314" w:rsidP="00472314">
      <w:pPr>
        <w:pStyle w:val="Heading3"/>
      </w:pPr>
      <w:r>
        <w:t>Childhood</w:t>
      </w:r>
      <w:r w:rsidR="00C92541">
        <w:t xml:space="preserve"> stage</w:t>
      </w:r>
      <w:r>
        <w:t xml:space="preserve"> (1986)</w:t>
      </w:r>
      <w:r w:rsidR="009E4E15">
        <w:t xml:space="preserve"> - </w:t>
      </w:r>
      <w:r>
        <w:t>VCRs</w:t>
      </w:r>
      <w:r w:rsidR="00F70AED">
        <w:t xml:space="preserve"> and </w:t>
      </w:r>
      <w:r w:rsidR="00F70AED">
        <w:t>cable TV and</w:t>
      </w:r>
    </w:p>
    <w:p w14:paraId="2FA0899E" w14:textId="77777777" w:rsidR="00472314" w:rsidRDefault="00472314" w:rsidP="00472314">
      <w:r>
        <w:t>With the rise of cable television, the types of data collected for audience measurement and how they were used changed even more.</w:t>
      </w:r>
    </w:p>
    <w:p w14:paraId="3CCC47F8" w14:textId="4FF0E962"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lastRenderedPageBreak/>
        <w:t>stop catering to the lowest common denominator and focus on the groups most likely to be interested in their products.</w:t>
      </w:r>
    </w:p>
    <w:p w14:paraId="6B5ADE00" w14:textId="77777777" w:rsidR="00472314" w:rsidRDefault="00472314" w:rsidP="00472314">
      <w:r w:rsidRPr="00487C51">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22E510B2" w:rsidR="00472314" w:rsidRDefault="00472314" w:rsidP="00472314">
      <w:pPr>
        <w:pStyle w:val="Heading3"/>
      </w:pPr>
      <w:r>
        <w:t>Adolescen</w:t>
      </w:r>
      <w:r w:rsidR="00C92541">
        <w:t>t stage</w:t>
      </w:r>
      <w:r>
        <w:t xml:space="preserve"> (2000–2010)</w:t>
      </w:r>
      <w:r w:rsidR="009E4E15">
        <w:t xml:space="preserve"> - T</w:t>
      </w:r>
      <w:r>
        <w:t xml:space="preserve">he </w:t>
      </w:r>
      <w:r w:rsidR="005F0393">
        <w:t>i</w:t>
      </w:r>
      <w:r>
        <w:t>nternet and social media</w:t>
      </w:r>
    </w:p>
    <w:p w14:paraId="5A1B238A" w14:textId="2AEE6E98"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have</w:t>
      </w:r>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8384A38" w:rsidR="00472314" w:rsidRDefault="00472314" w:rsidP="00472314">
      <w:pPr>
        <w:pStyle w:val="Heading2"/>
      </w:pPr>
      <w:r>
        <w:t>REVIEW OF RELATED WORKS</w:t>
      </w:r>
    </w:p>
    <w:p w14:paraId="62842A25" w14:textId="68EE6ED1" w:rsidR="00A0607C" w:rsidRDefault="00A0607C" w:rsidP="00DC1EF4">
      <w:pPr>
        <w:pStyle w:val="Heading3"/>
      </w:pPr>
      <w:r>
        <w:t>Review o</w:t>
      </w:r>
      <w:r w:rsidR="00B979FE">
        <w:t xml:space="preserve">n </w:t>
      </w:r>
      <w:r>
        <w:t>An Architecture for Real Time Television Audience Measurement</w:t>
      </w:r>
    </w:p>
    <w:p w14:paraId="267D1960" w14:textId="058E4A7E" w:rsidR="00DC1EF4" w:rsidRDefault="009B78C8" w:rsidP="00DC1EF4">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C1EF4">
      <w:r>
        <w:lastRenderedPageBreak/>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4B60D7">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w:t>
      </w:r>
      <w:r w:rsidR="004B60D7">
        <w:t xml:space="preserve">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4B60D7">
      <w:r>
        <w:t xml:space="preserve">Television broadcasters, media companies, advertising agencies, and advertisers all value TRP ratings. It has a significant impact on ad spending and television show scheduling. Each year, media firms and organizations buy and sell </w:t>
      </w:r>
      <w:r w:rsidR="000A58E8">
        <w:t>air</w:t>
      </w:r>
      <w:r w:rsidR="00585BE5">
        <w:t xml:space="preserve"> </w:t>
      </w:r>
      <w:r w:rsidR="000A58E8">
        <w:t>time that is worth billions of dollars</w:t>
      </w:r>
      <w:r>
        <w:t>.</w:t>
      </w:r>
    </w:p>
    <w:p w14:paraId="3A0A581C" w14:textId="3F792815" w:rsidR="004B60D7" w:rsidRDefault="004B60D7" w:rsidP="004B60D7">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4C7E99">
      <w:pPr>
        <w:pStyle w:val="ListParagraph"/>
        <w:numPr>
          <w:ilvl w:val="0"/>
          <w:numId w:val="6"/>
        </w:numPr>
        <w:spacing w:line="360" w:lineRule="auto"/>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4C7E99">
      <w:pPr>
        <w:pStyle w:val="ListParagraph"/>
        <w:numPr>
          <w:ilvl w:val="0"/>
          <w:numId w:val="6"/>
        </w:numPr>
        <w:spacing w:line="360" w:lineRule="auto"/>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4C7E99">
      <w:pPr>
        <w:pStyle w:val="ListParagraph"/>
        <w:numPr>
          <w:ilvl w:val="0"/>
          <w:numId w:val="6"/>
        </w:numPr>
        <w:spacing w:line="360" w:lineRule="auto"/>
      </w:pPr>
      <w:r w:rsidRPr="004C7E99">
        <w:rPr>
          <w:b/>
          <w:bCs/>
        </w:rPr>
        <w:lastRenderedPageBreak/>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4C7E99">
      <w:pPr>
        <w:pStyle w:val="ListParagraph"/>
        <w:numPr>
          <w:ilvl w:val="0"/>
          <w:numId w:val="6"/>
        </w:numPr>
        <w:spacing w:line="360" w:lineRule="auto"/>
      </w:pPr>
      <w:r w:rsidRPr="004C7E99">
        <w:rPr>
          <w:b/>
          <w:bCs/>
        </w:rPr>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5E7D47">
      <w:r>
        <w:t>Software like</w:t>
      </w:r>
      <w:r w:rsidR="00317219">
        <w:t xml:space="preserve"> Trumedia</w:t>
      </w:r>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CognoVision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0B3B693C" w:rsidR="005E7D47" w:rsidRDefault="005E7D47" w:rsidP="00B979FE">
      <w:pPr>
        <w:pStyle w:val="Heading3"/>
      </w:pPr>
      <w:r>
        <w:t xml:space="preserve">Review </w:t>
      </w:r>
      <w:r w:rsidR="00B979FE">
        <w:t>on Audience Measurement Technologies for user Centric Media</w:t>
      </w:r>
    </w:p>
    <w:p w14:paraId="0140C87D" w14:textId="4302A07E" w:rsidR="00B979FE" w:rsidRDefault="00B979FE" w:rsidP="00B979FE">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5FC43E9F" w:rsidR="008F5E88" w:rsidRDefault="00EA62DC" w:rsidP="00B979FE">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 xml:space="preserve">to verify the various impacts </w:t>
      </w:r>
      <w:r w:rsidR="003C0A26">
        <w:lastRenderedPageBreak/>
        <w:t>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technologies for 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r w:rsidR="00E00A06">
        <w:t>To a great extent</w:t>
      </w:r>
      <w:r w:rsidR="00151E62">
        <w:t xml:space="preserve"> </w:t>
      </w:r>
      <w:r w:rsidR="00E00A06">
        <w:t>not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is allowed to distribute and 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8F5E88">
      <w:pPr>
        <w:pStyle w:val="ListParagraph"/>
        <w:numPr>
          <w:ilvl w:val="0"/>
          <w:numId w:val="7"/>
        </w:numPr>
        <w:spacing w:line="360" w:lineRule="auto"/>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8F5E88">
      <w:pPr>
        <w:pStyle w:val="ListParagraph"/>
        <w:numPr>
          <w:ilvl w:val="0"/>
          <w:numId w:val="7"/>
        </w:numPr>
        <w:spacing w:line="360" w:lineRule="auto"/>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5380B037"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2BB273A4" w:rsidR="00201C80" w:rsidRDefault="00902EA5" w:rsidP="00B979FE">
      <w:pPr>
        <w:pStyle w:val="Heading3"/>
      </w:pPr>
      <w:r>
        <w:t xml:space="preserve">Review on </w:t>
      </w:r>
      <w:r>
        <w:t xml:space="preserve">Investigation of Spectral Centroid Magnitude and Frequency </w:t>
      </w:r>
      <w:r w:rsidR="005422BB">
        <w:t xml:space="preserve">that is Used for Speaker </w:t>
      </w:r>
      <w:r w:rsidR="00E37332">
        <w:t>R</w:t>
      </w:r>
      <w:r w:rsidR="005422BB">
        <w:t>ecognition.</w:t>
      </w:r>
    </w:p>
    <w:p w14:paraId="62F4769A" w14:textId="7677E01F" w:rsidR="00C16315" w:rsidRDefault="00902EA5" w:rsidP="00B979FE">
      <w:r w:rsidRPr="00902EA5">
        <w:t xml:space="preserve">Mel-scale filter bank cepstrum coefficients (MFCC), Linear Prediction Cepstrum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su</w:t>
      </w:r>
      <w:r w:rsidR="00DB22C1">
        <w:t>b</w:t>
      </w:r>
      <w:r w:rsidRPr="00902EA5">
        <w:t>band spectral centroid characteristics, have been proposed to transmit information other than the average subband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subband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w:t>
      </w:r>
      <w:r w:rsidRPr="00902EA5">
        <w:lastRenderedPageBreak/>
        <w:t>databases reveal that the combination of SCM and SCF is somewhat more accurate than traditional MFCC, and that both fuse efficiently with MFCCs. We also show that frame-averaged FM features are fundamentally centroid features, and we present a SCF implementation that enhances both subband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11265925" w:rsidR="00902EA5" w:rsidRDefault="009B3ECA" w:rsidP="00B979FE">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subband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subband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w:t>
      </w:r>
      <w:r w:rsidR="00902EA5" w:rsidRPr="00902EA5">
        <w:lastRenderedPageBreak/>
        <w:t xml:space="preserve">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The minor advantages over MFCC in speech recognition applications appear to be an oddity, given the similarity with frame-averged FM.</w:t>
      </w:r>
      <w:r w:rsidR="00B73CFC">
        <w:t>This paper</w:t>
      </w:r>
      <w:r w:rsidR="00902EA5" w:rsidRPr="00902EA5">
        <w:t xml:space="preserve"> </w:t>
      </w:r>
      <w:r w:rsidR="00B73CFC">
        <w:t>studied</w:t>
      </w:r>
      <w:r w:rsidR="00902EA5" w:rsidRPr="00902EA5">
        <w:t xml:space="preserve"> the efficiency of combining Spectral Centroid Frequency (SCF) and Spectral Centroid Magnitude (SCM) characteristics for speaker recognition, and show</w:t>
      </w:r>
      <w:r w:rsidR="00067D88">
        <w:t>ed</w:t>
      </w:r>
      <w:r w:rsidR="00902EA5" w:rsidRPr="00902EA5">
        <w:t xml:space="preserve"> how subband spectral centroid can be enhanced. SCM, like MFCC, conveys magnitude-related information, but SCF carries the SCM's frequency bias. The NIST2001 and NIST2006 speaker recognition datasets will be used to test these functionalities.</w:t>
      </w:r>
    </w:p>
    <w:p w14:paraId="05A85646" w14:textId="6B1C8CCC" w:rsidR="008B7476" w:rsidRDefault="008B7476" w:rsidP="008B7476">
      <w:pPr>
        <w:pStyle w:val="Heading3"/>
      </w:pPr>
      <w:r>
        <w:t xml:space="preserve">Review on </w:t>
      </w:r>
      <w:r>
        <w:t>Estimating Audiences: Sampling in Television and Radio Audience Research</w:t>
      </w:r>
    </w:p>
    <w:p w14:paraId="54E4F191" w14:textId="3E5398A4" w:rsidR="00D507EC" w:rsidRDefault="00433441" w:rsidP="00D507EC">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en masse</w:t>
      </w:r>
      <w:r w:rsidR="00D507EC">
        <w:t xml:space="preserv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507EC">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7DBB855C" w14:textId="77777777" w:rsidR="004A6411" w:rsidRDefault="004A6411" w:rsidP="00D507EC">
      <w:r>
        <w:t>This paper put forward the factors that affect audiences in the cultural sector. The following are some of the factors this paper put forward:</w:t>
      </w:r>
    </w:p>
    <w:p w14:paraId="540807F1" w14:textId="77777777" w:rsidR="004A6411" w:rsidRDefault="004A6411" w:rsidP="00D507EC"/>
    <w:p w14:paraId="6013B2FE" w14:textId="29401860" w:rsidR="004A6411" w:rsidRDefault="004A6411" w:rsidP="00386613">
      <w:pPr>
        <w:pStyle w:val="ListParagraph"/>
        <w:numPr>
          <w:ilvl w:val="0"/>
          <w:numId w:val="9"/>
        </w:numPr>
        <w:spacing w:line="360" w:lineRule="auto"/>
      </w:pPr>
      <w:r>
        <w:lastRenderedPageBreak/>
        <w:t>This size of the audience.</w:t>
      </w:r>
    </w:p>
    <w:p w14:paraId="1AF3D519" w14:textId="1F1EF760" w:rsidR="004A6411" w:rsidRDefault="004A6411" w:rsidP="00386613">
      <w:pPr>
        <w:pStyle w:val="ListParagraph"/>
        <w:numPr>
          <w:ilvl w:val="0"/>
          <w:numId w:val="9"/>
        </w:numPr>
        <w:spacing w:line="360" w:lineRule="auto"/>
      </w:pPr>
      <w:r>
        <w:t>The demography of the audience.</w:t>
      </w:r>
    </w:p>
    <w:p w14:paraId="0204F326" w14:textId="4099DA01" w:rsidR="004A6411" w:rsidRDefault="004A6411" w:rsidP="00386613">
      <w:pPr>
        <w:pStyle w:val="ListParagraph"/>
        <w:numPr>
          <w:ilvl w:val="0"/>
          <w:numId w:val="9"/>
        </w:numPr>
        <w:spacing w:line="360" w:lineRule="auto"/>
      </w:pPr>
      <w:r>
        <w:t>The degrees of appreciation of the audience.</w:t>
      </w:r>
    </w:p>
    <w:p w14:paraId="694D2C0E" w14:textId="571AFDDF" w:rsidR="004A6411" w:rsidRDefault="004A6411" w:rsidP="00386613">
      <w:pPr>
        <w:pStyle w:val="ListParagraph"/>
        <w:numPr>
          <w:ilvl w:val="0"/>
          <w:numId w:val="9"/>
        </w:numPr>
        <w:spacing w:line="360" w:lineRule="auto"/>
      </w:pPr>
      <w:r>
        <w:t>The nature of any involvement with presentation by the audience.</w:t>
      </w:r>
    </w:p>
    <w:p w14:paraId="418A302C" w14:textId="3C6D826F" w:rsidR="004A6411" w:rsidRDefault="004A6411" w:rsidP="00386613">
      <w:pPr>
        <w:pStyle w:val="ListParagraph"/>
        <w:numPr>
          <w:ilvl w:val="0"/>
          <w:numId w:val="9"/>
        </w:numPr>
        <w:spacing w:line="360" w:lineRule="auto"/>
      </w:pPr>
      <w:r>
        <w:t>The possibility of members of the audience returning form more on future occasions.</w:t>
      </w:r>
    </w:p>
    <w:p w14:paraId="30750433" w14:textId="5AE1F1B5" w:rsidR="006D3BB8" w:rsidRDefault="006D3BB8" w:rsidP="00D507EC">
      <w:r w:rsidRPr="006D3BB8">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Pr="006D3BB8">
        <w:t xml:space="preserve">Individuals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here consumption necessitates footfall, that is, audiences entering and exiting premises, even if the personnel or technology required to do so on an automated basis may be too expensive for some organizations to fund from their budgets. The amount a feature film grosses at the box office provides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and the amount a feature film grosses 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can be physically counted, and data about the nature of these 'visitors' may be processed and distributed fast. One </w:t>
      </w:r>
      <w:r w:rsidR="00FB34D6">
        <w:t>drawback</w:t>
      </w:r>
      <w:r w:rsidRPr="006D3BB8">
        <w:t>: hit and footfall counts can</w:t>
      </w:r>
      <w:r w:rsidR="00B46908">
        <w:t xml:space="preserve"> </w:t>
      </w:r>
      <w:r w:rsidRPr="006D3BB8">
        <w:t>not always distinguish between repeat visitors and first-time visitors, so frequent visitors may skew the results because their characteristics outnumber those of the others.</w:t>
      </w:r>
    </w:p>
    <w:p w14:paraId="5E364AD7" w14:textId="25B55DA7" w:rsidR="001F4F3B" w:rsidRDefault="001F4F3B" w:rsidP="00D507EC">
      <w:r>
        <w:t>This paper is divided into the following parts, with each part addressing some form of sampling:</w:t>
      </w:r>
    </w:p>
    <w:p w14:paraId="3C68E416" w14:textId="7F98A032" w:rsidR="001F4F3B" w:rsidRDefault="001F4F3B" w:rsidP="00761D65">
      <w:pPr>
        <w:pStyle w:val="ListParagraph"/>
        <w:numPr>
          <w:ilvl w:val="0"/>
          <w:numId w:val="8"/>
        </w:numPr>
        <w:spacing w:line="360" w:lineRule="auto"/>
      </w:pPr>
      <w:r>
        <w:t>Principles of sampling.</w:t>
      </w:r>
    </w:p>
    <w:p w14:paraId="1D469394" w14:textId="7623BAD9" w:rsidR="001F4F3B" w:rsidRDefault="001F4F3B" w:rsidP="00761D65">
      <w:pPr>
        <w:pStyle w:val="ListParagraph"/>
        <w:numPr>
          <w:ilvl w:val="0"/>
          <w:numId w:val="8"/>
        </w:numPr>
        <w:spacing w:line="360" w:lineRule="auto"/>
      </w:pPr>
      <w:r>
        <w:t>Sampling in practice.</w:t>
      </w:r>
    </w:p>
    <w:p w14:paraId="53C410D0" w14:textId="25E83C4E" w:rsidR="001F4F3B" w:rsidRDefault="001F4F3B" w:rsidP="00761D65">
      <w:pPr>
        <w:pStyle w:val="ListParagraph"/>
        <w:numPr>
          <w:ilvl w:val="0"/>
          <w:numId w:val="8"/>
        </w:numPr>
        <w:spacing w:line="360" w:lineRule="auto"/>
      </w:pPr>
      <w:r>
        <w:t>Using and Misusing Estimates from Sample Data</w:t>
      </w:r>
      <w:r>
        <w:t>.</w:t>
      </w:r>
    </w:p>
    <w:p w14:paraId="23358244" w14:textId="595E4491" w:rsidR="001F4F3B" w:rsidRDefault="001F4F3B" w:rsidP="00761D65">
      <w:pPr>
        <w:pStyle w:val="ListParagraph"/>
        <w:numPr>
          <w:ilvl w:val="0"/>
          <w:numId w:val="8"/>
        </w:numPr>
        <w:spacing w:line="360" w:lineRule="auto"/>
      </w:pPr>
      <w:r>
        <w:lastRenderedPageBreak/>
        <w:t>Sampling in Crisis</w:t>
      </w:r>
      <w:r>
        <w:t>.</w:t>
      </w:r>
    </w:p>
    <w:p w14:paraId="10794C6A" w14:textId="2DA55EEE" w:rsidR="001F4F3B" w:rsidRDefault="001F4F3B" w:rsidP="00761D65">
      <w:pPr>
        <w:pStyle w:val="ListParagraph"/>
        <w:numPr>
          <w:ilvl w:val="0"/>
          <w:numId w:val="8"/>
        </w:numPr>
        <w:spacing w:line="360" w:lineRule="auto"/>
      </w:pPr>
      <w:r>
        <w:t>Selecting Samples</w:t>
      </w:r>
      <w:r>
        <w:t>.</w:t>
      </w:r>
    </w:p>
    <w:p w14:paraId="5FDC6874" w14:textId="0EEAC73F" w:rsidR="00534625" w:rsidRDefault="00534625" w:rsidP="00534625">
      <w:r w:rsidRPr="00534625">
        <w:t>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chances of most audience research producing accurate estimates of viewing and listening by the populations they're supposed to represent are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7FC019E7" w14:textId="07AE9E85" w:rsidR="00CE1C67" w:rsidRDefault="00CE1C67" w:rsidP="00534625"/>
    <w:p w14:paraId="5104017F" w14:textId="2C025D19" w:rsidR="00CE1C67" w:rsidRDefault="00CE1C67" w:rsidP="00CE1C67">
      <w:pPr>
        <w:pStyle w:val="Heading2"/>
      </w:pPr>
      <w:r>
        <w:t>SUMMARY</w:t>
      </w:r>
    </w:p>
    <w:p w14:paraId="6E51E60F" w14:textId="2F5D8BDA" w:rsidR="00CE1C67" w:rsidRDefault="00CE1C67" w:rsidP="00CE1C67">
      <w:pPr>
        <w:jc w:val="both"/>
      </w:pPr>
      <w:r>
        <w:t>In this chapter, a brief overview of</w:t>
      </w:r>
      <w:r>
        <w:t xml:space="preserve"> audience research</w:t>
      </w:r>
      <w:r>
        <w:t xml:space="preserve">, </w:t>
      </w:r>
      <w:r>
        <w:t>audience measurement</w:t>
      </w:r>
      <w:r>
        <w:t xml:space="preserve"> and </w:t>
      </w:r>
      <w:r>
        <w:t>audience related subjects</w:t>
      </w:r>
      <w:r>
        <w:t xml:space="preserve"> have been discussed to provide a more rounded understanding of the processes involved </w:t>
      </w:r>
      <w:r>
        <w:t>in carrying out an audience measurement process</w:t>
      </w:r>
      <w:r>
        <w:t>.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CE1C67"/>
    <w:p w14:paraId="6E3D5104" w14:textId="77777777" w:rsidR="00293B42" w:rsidRPr="00D507EC" w:rsidRDefault="00293B42" w:rsidP="00D507EC"/>
    <w:p w14:paraId="0238A6DD" w14:textId="77777777" w:rsidR="008B7476" w:rsidRPr="008B7476" w:rsidRDefault="008B7476" w:rsidP="008B7476"/>
    <w:p w14:paraId="347D40E4" w14:textId="77777777" w:rsidR="00C16315" w:rsidRPr="00B979FE" w:rsidRDefault="00C16315" w:rsidP="00B979FE"/>
    <w:p w14:paraId="49B943A9" w14:textId="63657A6B" w:rsidR="0021385A" w:rsidRDefault="0021385A" w:rsidP="005E7D47"/>
    <w:p w14:paraId="253E8E72" w14:textId="7139233D" w:rsidR="00F3462F" w:rsidRDefault="00F3462F" w:rsidP="005E7D47">
      <w:pPr>
        <w:rPr>
          <w:b/>
          <w:bCs/>
        </w:rPr>
      </w:pPr>
    </w:p>
    <w:p w14:paraId="124021C8" w14:textId="77777777" w:rsidR="0021385A" w:rsidRDefault="0021385A" w:rsidP="005E7D47">
      <w:pPr>
        <w:rPr>
          <w:b/>
          <w:bCs/>
        </w:rPr>
      </w:pPr>
    </w:p>
    <w:p w14:paraId="4C446EAF" w14:textId="77777777" w:rsidR="0021385A" w:rsidRPr="00DC1EF4" w:rsidRDefault="0021385A" w:rsidP="005E7D47"/>
    <w:p w14:paraId="71166210" w14:textId="77777777" w:rsidR="00DC1EF4" w:rsidRPr="00DC1EF4" w:rsidRDefault="00DC1EF4" w:rsidP="00DC1EF4"/>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4D4BC45A" w:rsidR="00472314" w:rsidRDefault="004B2507" w:rsidP="004B2507">
      <w:pPr>
        <w:pStyle w:val="Heading1"/>
      </w:pPr>
      <w:r>
        <w:t>SYSTEM ANALYSIS AND DESIGN</w:t>
      </w:r>
    </w:p>
    <w:p w14:paraId="6EB88FC7" w14:textId="5E503EF5" w:rsidR="004B2507" w:rsidRDefault="004B2507" w:rsidP="004B2507">
      <w:pPr>
        <w:pStyle w:val="Heading2"/>
      </w:pPr>
      <w:r>
        <w:t>INTRODUCTION</w:t>
      </w:r>
    </w:p>
    <w:p w14:paraId="3D227787" w14:textId="1A098189" w:rsidR="001A08D0" w:rsidRDefault="001A08D0" w:rsidP="001A08D0">
      <w:pPr>
        <w:adjustRightInd w:val="0"/>
        <w:snapToGrid w:val="0"/>
        <w:jc w:val="both"/>
        <w:rPr>
          <w:rFonts w:eastAsia="Times New Roman"/>
        </w:rPr>
      </w:pPr>
      <w:r>
        <w:rPr>
          <w:rFonts w:eastAsia="Times New Roman"/>
        </w:rPr>
        <w:t xml:space="preserve">This chapter addresses the process involved in the development of </w:t>
      </w:r>
      <w:r>
        <w:rPr>
          <w:rFonts w:eastAsia="Times New Roman"/>
        </w:rPr>
        <w:t>a web-based radio audience measurement system</w:t>
      </w:r>
      <w:r>
        <w:rPr>
          <w:rFonts w:eastAsia="Times New Roman"/>
        </w:rPr>
        <w:t xml:space="preserve">. The various </w:t>
      </w:r>
      <w:r>
        <w:rPr>
          <w:rFonts w:eastAsia="Times New Roman"/>
        </w:rPr>
        <w:t>technologies</w:t>
      </w:r>
      <w:r>
        <w:rPr>
          <w:rFonts w:eastAsia="Times New Roman"/>
        </w:rPr>
        <w:t xml:space="preserve"> used </w:t>
      </w:r>
      <w:r>
        <w:rPr>
          <w:rFonts w:eastAsia="Times New Roman"/>
        </w:rPr>
        <w:t xml:space="preserve">in the implementation of this project </w:t>
      </w:r>
      <w:r>
        <w:rPr>
          <w:rFonts w:eastAsia="Times New Roman"/>
        </w:rPr>
        <w:t xml:space="preserve">are discussed. </w:t>
      </w:r>
      <w:r w:rsidR="00E374A7">
        <w:rPr>
          <w:rFonts w:eastAsia="Times New Roman"/>
        </w:rPr>
        <w:t>UML diagrams are used where appropriate.</w:t>
      </w:r>
    </w:p>
    <w:p w14:paraId="79BB171E" w14:textId="1ADD23E3" w:rsidR="00E9087A" w:rsidRDefault="00E9087A" w:rsidP="00E9087A">
      <w:pPr>
        <w:pStyle w:val="Heading2"/>
        <w:rPr>
          <w:rFonts w:eastAsia="Times New Roman"/>
        </w:rPr>
      </w:pPr>
      <w:r>
        <w:rPr>
          <w:rFonts w:eastAsia="Times New Roman"/>
        </w:rPr>
        <w:t>APPLICATION DESIGN</w:t>
      </w:r>
    </w:p>
    <w:p w14:paraId="30B670AA" w14:textId="77777777" w:rsidR="003F51B7" w:rsidRPr="003F51B7" w:rsidRDefault="003F51B7" w:rsidP="003F51B7"/>
    <w:p w14:paraId="5CD21F6D" w14:textId="6FFA167B" w:rsidR="00E374A7" w:rsidRDefault="00E374A7" w:rsidP="00E374A7">
      <w:pPr>
        <w:pStyle w:val="Heading2"/>
        <w:rPr>
          <w:rFonts w:eastAsia="Times New Roman"/>
        </w:rPr>
      </w:pPr>
      <w:r>
        <w:rPr>
          <w:rFonts w:eastAsia="Times New Roman"/>
        </w:rPr>
        <w:t>CLIENT-SIDE TECHNOLOGIES</w:t>
      </w:r>
    </w:p>
    <w:p w14:paraId="683D652B" w14:textId="56DE531E" w:rsidR="00AA3365" w:rsidRDefault="00AA3365" w:rsidP="00AA3365">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481A76">
            <w:pPr>
              <w:jc w:val="center"/>
              <w:rPr>
                <w:b/>
                <w:bCs/>
              </w:rPr>
            </w:pPr>
            <w:r w:rsidRPr="00481A76">
              <w:rPr>
                <w:b/>
                <w:bCs/>
              </w:rPr>
              <w:t>TECHNOLOGY</w:t>
            </w:r>
          </w:p>
        </w:tc>
        <w:tc>
          <w:tcPr>
            <w:tcW w:w="4675" w:type="dxa"/>
          </w:tcPr>
          <w:p w14:paraId="69E7F78A" w14:textId="7BAEA257" w:rsidR="00E9087A" w:rsidRPr="00481A76" w:rsidRDefault="00481A76" w:rsidP="00481A76">
            <w:pPr>
              <w:jc w:val="center"/>
              <w:rPr>
                <w:b/>
                <w:bCs/>
              </w:rPr>
            </w:pPr>
            <w:r w:rsidRPr="00481A76">
              <w:rPr>
                <w:b/>
                <w:bCs/>
              </w:rPr>
              <w:t>PLACE USED</w:t>
            </w:r>
          </w:p>
        </w:tc>
      </w:tr>
      <w:tr w:rsidR="00E9087A" w14:paraId="500CBE8E" w14:textId="77777777" w:rsidTr="00E9087A">
        <w:tc>
          <w:tcPr>
            <w:tcW w:w="4675" w:type="dxa"/>
          </w:tcPr>
          <w:p w14:paraId="23110EAE" w14:textId="26217E31" w:rsidR="00E9087A" w:rsidRDefault="00E9087A" w:rsidP="00481A76">
            <w:pPr>
              <w:jc w:val="center"/>
            </w:pPr>
            <w:r>
              <w:t>Javascript</w:t>
            </w:r>
          </w:p>
        </w:tc>
        <w:tc>
          <w:tcPr>
            <w:tcW w:w="4675" w:type="dxa"/>
          </w:tcPr>
          <w:p w14:paraId="606CFC02" w14:textId="61F1B31B" w:rsidR="00E9087A" w:rsidRDefault="00E9087A" w:rsidP="00481A76">
            <w:pPr>
              <w:jc w:val="center"/>
            </w:pPr>
            <w:r>
              <w:t>Web and Mobile Application</w:t>
            </w:r>
          </w:p>
        </w:tc>
      </w:tr>
      <w:tr w:rsidR="00E9087A" w14:paraId="2754A405" w14:textId="77777777" w:rsidTr="00E9087A">
        <w:tc>
          <w:tcPr>
            <w:tcW w:w="4675" w:type="dxa"/>
          </w:tcPr>
          <w:p w14:paraId="34F9614E" w14:textId="03D65A52" w:rsidR="00E9087A" w:rsidRDefault="00E9087A" w:rsidP="00481A76">
            <w:pPr>
              <w:jc w:val="center"/>
            </w:pPr>
            <w:r>
              <w:t>HTML</w:t>
            </w:r>
          </w:p>
        </w:tc>
        <w:tc>
          <w:tcPr>
            <w:tcW w:w="4675" w:type="dxa"/>
          </w:tcPr>
          <w:p w14:paraId="5E16AF6C" w14:textId="4E48B45A" w:rsidR="00E9087A" w:rsidRDefault="00E9087A" w:rsidP="00481A76">
            <w:pPr>
              <w:jc w:val="center"/>
            </w:pPr>
            <w:r>
              <w:t>Web Application</w:t>
            </w:r>
          </w:p>
        </w:tc>
      </w:tr>
      <w:tr w:rsidR="00E9087A" w14:paraId="6F54E19E" w14:textId="77777777" w:rsidTr="00E9087A">
        <w:tc>
          <w:tcPr>
            <w:tcW w:w="4675" w:type="dxa"/>
          </w:tcPr>
          <w:p w14:paraId="5D839C1B" w14:textId="3F4BF9FC" w:rsidR="00E9087A" w:rsidRDefault="00E9087A" w:rsidP="00481A76">
            <w:pPr>
              <w:jc w:val="center"/>
            </w:pPr>
            <w:r>
              <w:t>CSS</w:t>
            </w:r>
          </w:p>
        </w:tc>
        <w:tc>
          <w:tcPr>
            <w:tcW w:w="4675" w:type="dxa"/>
          </w:tcPr>
          <w:p w14:paraId="1D08A2A9" w14:textId="52FE28C8" w:rsidR="00E9087A" w:rsidRDefault="00E9087A" w:rsidP="00481A76">
            <w:pPr>
              <w:jc w:val="center"/>
            </w:pPr>
            <w:r>
              <w:t>Web Application</w:t>
            </w:r>
          </w:p>
        </w:tc>
      </w:tr>
      <w:tr w:rsidR="00E9087A" w14:paraId="2C1C9813" w14:textId="77777777" w:rsidTr="00E9087A">
        <w:tc>
          <w:tcPr>
            <w:tcW w:w="4675" w:type="dxa"/>
          </w:tcPr>
          <w:p w14:paraId="61D58C3E" w14:textId="12622322" w:rsidR="00E9087A" w:rsidRDefault="00E9087A" w:rsidP="00481A76">
            <w:pPr>
              <w:jc w:val="center"/>
            </w:pPr>
            <w:r>
              <w:t>React JS</w:t>
            </w:r>
          </w:p>
        </w:tc>
        <w:tc>
          <w:tcPr>
            <w:tcW w:w="4675" w:type="dxa"/>
          </w:tcPr>
          <w:p w14:paraId="58721857" w14:textId="20A7F26A" w:rsidR="00E9087A" w:rsidRDefault="00AF24C6" w:rsidP="00481A76">
            <w:pPr>
              <w:jc w:val="center"/>
            </w:pPr>
            <w:r>
              <w:t>Web Application</w:t>
            </w:r>
          </w:p>
        </w:tc>
      </w:tr>
      <w:tr w:rsidR="00AF24C6" w14:paraId="544CCE76" w14:textId="77777777" w:rsidTr="00E9087A">
        <w:tc>
          <w:tcPr>
            <w:tcW w:w="4675" w:type="dxa"/>
          </w:tcPr>
          <w:p w14:paraId="18256852" w14:textId="15F86E6A" w:rsidR="00AF24C6" w:rsidRDefault="00AF24C6" w:rsidP="00481A76">
            <w:pPr>
              <w:jc w:val="center"/>
            </w:pPr>
            <w:r>
              <w:t>React Native</w:t>
            </w:r>
          </w:p>
        </w:tc>
        <w:tc>
          <w:tcPr>
            <w:tcW w:w="4675" w:type="dxa"/>
          </w:tcPr>
          <w:p w14:paraId="6E1FC81C" w14:textId="36C5ECA3" w:rsidR="00AF24C6" w:rsidRDefault="00AF24C6" w:rsidP="00481A76">
            <w:pPr>
              <w:jc w:val="center"/>
            </w:pPr>
            <w:r>
              <w:t>Mobile Application</w:t>
            </w:r>
          </w:p>
        </w:tc>
      </w:tr>
      <w:tr w:rsidR="006717A9" w14:paraId="3676DC92" w14:textId="77777777" w:rsidTr="00E9087A">
        <w:tc>
          <w:tcPr>
            <w:tcW w:w="4675" w:type="dxa"/>
          </w:tcPr>
          <w:p w14:paraId="61B5ED17" w14:textId="067933D9" w:rsidR="006717A9" w:rsidRDefault="006717A9" w:rsidP="00481A76">
            <w:pPr>
              <w:jc w:val="center"/>
            </w:pPr>
            <w:r>
              <w:t>Expo-av</w:t>
            </w:r>
          </w:p>
        </w:tc>
        <w:tc>
          <w:tcPr>
            <w:tcW w:w="4675" w:type="dxa"/>
          </w:tcPr>
          <w:p w14:paraId="1B5567AB" w14:textId="31342374" w:rsidR="006717A9" w:rsidRDefault="006717A9" w:rsidP="00481A76">
            <w:pPr>
              <w:jc w:val="center"/>
            </w:pPr>
            <w:r>
              <w:t>Mobile Application</w:t>
            </w:r>
          </w:p>
        </w:tc>
      </w:tr>
      <w:tr w:rsidR="003F51B7" w14:paraId="09B7A8F8" w14:textId="77777777" w:rsidTr="00E9087A">
        <w:tc>
          <w:tcPr>
            <w:tcW w:w="4675" w:type="dxa"/>
          </w:tcPr>
          <w:p w14:paraId="58E7E2F8" w14:textId="2E804DA5" w:rsidR="003F51B7" w:rsidRDefault="003F51B7" w:rsidP="00481A76">
            <w:pPr>
              <w:jc w:val="center"/>
            </w:pPr>
            <w:r>
              <w:lastRenderedPageBreak/>
              <w:t>Redux</w:t>
            </w:r>
          </w:p>
        </w:tc>
        <w:tc>
          <w:tcPr>
            <w:tcW w:w="4675" w:type="dxa"/>
          </w:tcPr>
          <w:p w14:paraId="52FB31F0" w14:textId="75FAB7FE" w:rsidR="003F51B7" w:rsidRDefault="003F51B7" w:rsidP="00481A76">
            <w:pPr>
              <w:jc w:val="center"/>
            </w:pPr>
            <w:r>
              <w:t>Web and Mobile Application</w:t>
            </w:r>
          </w:p>
        </w:tc>
      </w:tr>
    </w:tbl>
    <w:p w14:paraId="66D336AD" w14:textId="77777777" w:rsidR="00AA3365" w:rsidRPr="00AA3365" w:rsidRDefault="00AA3365" w:rsidP="00AA3365"/>
    <w:p w14:paraId="594F7945" w14:textId="688D96C0" w:rsidR="00E374A7" w:rsidRPr="00E374A7" w:rsidRDefault="00E374A7" w:rsidP="00E374A7"/>
    <w:p w14:paraId="478C1B6A" w14:textId="77777777" w:rsidR="004B2507" w:rsidRPr="004B2507" w:rsidRDefault="004B2507" w:rsidP="004B2507"/>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EC065" w14:textId="77777777" w:rsidR="00EF2C38" w:rsidRDefault="00EF2C38" w:rsidP="00EB5FEC">
      <w:r>
        <w:separator/>
      </w:r>
    </w:p>
  </w:endnote>
  <w:endnote w:type="continuationSeparator" w:id="0">
    <w:p w14:paraId="553998F1" w14:textId="77777777" w:rsidR="00EF2C38" w:rsidRDefault="00EF2C38"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3EEBB" w14:textId="77777777" w:rsidR="00EF2C38" w:rsidRDefault="00EF2C38" w:rsidP="00EB5FEC">
      <w:r>
        <w:separator/>
      </w:r>
    </w:p>
  </w:footnote>
  <w:footnote w:type="continuationSeparator" w:id="0">
    <w:p w14:paraId="43731814" w14:textId="77777777" w:rsidR="00EF2C38" w:rsidRDefault="00EF2C38"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6"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1"/>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150F6"/>
    <w:rsid w:val="0002057D"/>
    <w:rsid w:val="00035EC7"/>
    <w:rsid w:val="00037E52"/>
    <w:rsid w:val="00045ECE"/>
    <w:rsid w:val="00053302"/>
    <w:rsid w:val="00067D88"/>
    <w:rsid w:val="0007070C"/>
    <w:rsid w:val="0007281F"/>
    <w:rsid w:val="000800F6"/>
    <w:rsid w:val="00092A30"/>
    <w:rsid w:val="000A58E8"/>
    <w:rsid w:val="000B21BE"/>
    <w:rsid w:val="000B554F"/>
    <w:rsid w:val="000C0757"/>
    <w:rsid w:val="000C4810"/>
    <w:rsid w:val="000D6B6F"/>
    <w:rsid w:val="000D6D5B"/>
    <w:rsid w:val="000D7195"/>
    <w:rsid w:val="000D7D48"/>
    <w:rsid w:val="000E1988"/>
    <w:rsid w:val="00100E1E"/>
    <w:rsid w:val="00106ECB"/>
    <w:rsid w:val="0011078D"/>
    <w:rsid w:val="00140768"/>
    <w:rsid w:val="00142498"/>
    <w:rsid w:val="00142E67"/>
    <w:rsid w:val="00151E62"/>
    <w:rsid w:val="00153F01"/>
    <w:rsid w:val="0015572D"/>
    <w:rsid w:val="00192159"/>
    <w:rsid w:val="00195B13"/>
    <w:rsid w:val="00196C0E"/>
    <w:rsid w:val="001A08D0"/>
    <w:rsid w:val="001C6F66"/>
    <w:rsid w:val="001C72E6"/>
    <w:rsid w:val="001D2B5E"/>
    <w:rsid w:val="001D49F6"/>
    <w:rsid w:val="001E62EF"/>
    <w:rsid w:val="001F4F3B"/>
    <w:rsid w:val="00200687"/>
    <w:rsid w:val="00200943"/>
    <w:rsid w:val="002014BC"/>
    <w:rsid w:val="00201C80"/>
    <w:rsid w:val="0021385A"/>
    <w:rsid w:val="002175BF"/>
    <w:rsid w:val="00222A93"/>
    <w:rsid w:val="00235F8D"/>
    <w:rsid w:val="00255627"/>
    <w:rsid w:val="00266AF3"/>
    <w:rsid w:val="002734FF"/>
    <w:rsid w:val="00274895"/>
    <w:rsid w:val="00274C64"/>
    <w:rsid w:val="00284215"/>
    <w:rsid w:val="00285ACA"/>
    <w:rsid w:val="00291B86"/>
    <w:rsid w:val="00293B42"/>
    <w:rsid w:val="00294C6F"/>
    <w:rsid w:val="002C0C0E"/>
    <w:rsid w:val="002F2221"/>
    <w:rsid w:val="002F5299"/>
    <w:rsid w:val="002F544A"/>
    <w:rsid w:val="00301E1E"/>
    <w:rsid w:val="00316777"/>
    <w:rsid w:val="00317219"/>
    <w:rsid w:val="00351C2C"/>
    <w:rsid w:val="003710D3"/>
    <w:rsid w:val="00372F0D"/>
    <w:rsid w:val="003801F7"/>
    <w:rsid w:val="00386613"/>
    <w:rsid w:val="003956EB"/>
    <w:rsid w:val="003A3FE8"/>
    <w:rsid w:val="003A408C"/>
    <w:rsid w:val="003A75D7"/>
    <w:rsid w:val="003C01C3"/>
    <w:rsid w:val="003C0A26"/>
    <w:rsid w:val="003C1A84"/>
    <w:rsid w:val="003C6B5B"/>
    <w:rsid w:val="003D22DC"/>
    <w:rsid w:val="003F51B7"/>
    <w:rsid w:val="003F5F61"/>
    <w:rsid w:val="004056CE"/>
    <w:rsid w:val="004144E4"/>
    <w:rsid w:val="00415042"/>
    <w:rsid w:val="00420541"/>
    <w:rsid w:val="00433441"/>
    <w:rsid w:val="00433D96"/>
    <w:rsid w:val="00460A83"/>
    <w:rsid w:val="004635BE"/>
    <w:rsid w:val="00472314"/>
    <w:rsid w:val="00481A76"/>
    <w:rsid w:val="00483501"/>
    <w:rsid w:val="00487C51"/>
    <w:rsid w:val="004956AE"/>
    <w:rsid w:val="004959BB"/>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768C"/>
    <w:rsid w:val="00500409"/>
    <w:rsid w:val="005010B0"/>
    <w:rsid w:val="00504749"/>
    <w:rsid w:val="00521E89"/>
    <w:rsid w:val="00522EE6"/>
    <w:rsid w:val="00534625"/>
    <w:rsid w:val="00541F08"/>
    <w:rsid w:val="005422BB"/>
    <w:rsid w:val="0054342E"/>
    <w:rsid w:val="005456E3"/>
    <w:rsid w:val="00554E19"/>
    <w:rsid w:val="00570076"/>
    <w:rsid w:val="00572D4D"/>
    <w:rsid w:val="00585BE5"/>
    <w:rsid w:val="005935F6"/>
    <w:rsid w:val="00596325"/>
    <w:rsid w:val="005A5930"/>
    <w:rsid w:val="005C4C59"/>
    <w:rsid w:val="005D02F9"/>
    <w:rsid w:val="005D5631"/>
    <w:rsid w:val="005D5A04"/>
    <w:rsid w:val="005E4B7B"/>
    <w:rsid w:val="005E7D47"/>
    <w:rsid w:val="005F0393"/>
    <w:rsid w:val="005F4E73"/>
    <w:rsid w:val="006053A5"/>
    <w:rsid w:val="00611C82"/>
    <w:rsid w:val="00613A37"/>
    <w:rsid w:val="006145E5"/>
    <w:rsid w:val="00616F8E"/>
    <w:rsid w:val="00633ED9"/>
    <w:rsid w:val="0063629E"/>
    <w:rsid w:val="00636F5C"/>
    <w:rsid w:val="00637265"/>
    <w:rsid w:val="00646F17"/>
    <w:rsid w:val="00654FD5"/>
    <w:rsid w:val="0067166F"/>
    <w:rsid w:val="006717A9"/>
    <w:rsid w:val="00680E5D"/>
    <w:rsid w:val="006830D8"/>
    <w:rsid w:val="0068768C"/>
    <w:rsid w:val="00694756"/>
    <w:rsid w:val="006958E2"/>
    <w:rsid w:val="00696C7E"/>
    <w:rsid w:val="006A6863"/>
    <w:rsid w:val="006C1530"/>
    <w:rsid w:val="006D1EB3"/>
    <w:rsid w:val="006D3BB8"/>
    <w:rsid w:val="006E2F2B"/>
    <w:rsid w:val="006F5692"/>
    <w:rsid w:val="00700BF9"/>
    <w:rsid w:val="00703714"/>
    <w:rsid w:val="007201C4"/>
    <w:rsid w:val="00720324"/>
    <w:rsid w:val="00720A2A"/>
    <w:rsid w:val="007311E3"/>
    <w:rsid w:val="00733196"/>
    <w:rsid w:val="00742A08"/>
    <w:rsid w:val="00751074"/>
    <w:rsid w:val="00761D65"/>
    <w:rsid w:val="0076347B"/>
    <w:rsid w:val="00765415"/>
    <w:rsid w:val="00765F7E"/>
    <w:rsid w:val="007724FD"/>
    <w:rsid w:val="00774784"/>
    <w:rsid w:val="007966E0"/>
    <w:rsid w:val="007A0D95"/>
    <w:rsid w:val="007A5231"/>
    <w:rsid w:val="007A5F52"/>
    <w:rsid w:val="007C6860"/>
    <w:rsid w:val="007E1FC1"/>
    <w:rsid w:val="007E36A1"/>
    <w:rsid w:val="007F0D8D"/>
    <w:rsid w:val="007F752A"/>
    <w:rsid w:val="00822661"/>
    <w:rsid w:val="008234FF"/>
    <w:rsid w:val="00833658"/>
    <w:rsid w:val="00852F51"/>
    <w:rsid w:val="0086162D"/>
    <w:rsid w:val="00873FD2"/>
    <w:rsid w:val="00874531"/>
    <w:rsid w:val="00894DC6"/>
    <w:rsid w:val="008A33D9"/>
    <w:rsid w:val="008B02FA"/>
    <w:rsid w:val="008B434C"/>
    <w:rsid w:val="008B7476"/>
    <w:rsid w:val="008C3768"/>
    <w:rsid w:val="008C3F97"/>
    <w:rsid w:val="008C5650"/>
    <w:rsid w:val="008C6F4C"/>
    <w:rsid w:val="008D60C5"/>
    <w:rsid w:val="008D623E"/>
    <w:rsid w:val="008D6C91"/>
    <w:rsid w:val="008E7F93"/>
    <w:rsid w:val="008F1DD6"/>
    <w:rsid w:val="008F5E88"/>
    <w:rsid w:val="00902EA5"/>
    <w:rsid w:val="009116CF"/>
    <w:rsid w:val="00912358"/>
    <w:rsid w:val="00916B50"/>
    <w:rsid w:val="00933FEB"/>
    <w:rsid w:val="00935485"/>
    <w:rsid w:val="00964247"/>
    <w:rsid w:val="00966F13"/>
    <w:rsid w:val="009828EE"/>
    <w:rsid w:val="00990B20"/>
    <w:rsid w:val="009A78DE"/>
    <w:rsid w:val="009B3ECA"/>
    <w:rsid w:val="009B78C8"/>
    <w:rsid w:val="009D504A"/>
    <w:rsid w:val="009D5AB3"/>
    <w:rsid w:val="009E4E15"/>
    <w:rsid w:val="009F2F5E"/>
    <w:rsid w:val="00A0607C"/>
    <w:rsid w:val="00A1293D"/>
    <w:rsid w:val="00A13010"/>
    <w:rsid w:val="00A2670D"/>
    <w:rsid w:val="00A46A6A"/>
    <w:rsid w:val="00A5195F"/>
    <w:rsid w:val="00A81622"/>
    <w:rsid w:val="00A86FE9"/>
    <w:rsid w:val="00AA0B94"/>
    <w:rsid w:val="00AA3365"/>
    <w:rsid w:val="00AB374F"/>
    <w:rsid w:val="00AB67EE"/>
    <w:rsid w:val="00AB7B46"/>
    <w:rsid w:val="00AC17D2"/>
    <w:rsid w:val="00AC6514"/>
    <w:rsid w:val="00AC7078"/>
    <w:rsid w:val="00AC75A3"/>
    <w:rsid w:val="00AD0682"/>
    <w:rsid w:val="00AF24C6"/>
    <w:rsid w:val="00AF6EE1"/>
    <w:rsid w:val="00B01ED0"/>
    <w:rsid w:val="00B062E2"/>
    <w:rsid w:val="00B230B2"/>
    <w:rsid w:val="00B25ECC"/>
    <w:rsid w:val="00B27C34"/>
    <w:rsid w:val="00B30A8E"/>
    <w:rsid w:val="00B34034"/>
    <w:rsid w:val="00B412F5"/>
    <w:rsid w:val="00B46908"/>
    <w:rsid w:val="00B57837"/>
    <w:rsid w:val="00B6453B"/>
    <w:rsid w:val="00B6517D"/>
    <w:rsid w:val="00B6665E"/>
    <w:rsid w:val="00B724D1"/>
    <w:rsid w:val="00B73CFC"/>
    <w:rsid w:val="00B77565"/>
    <w:rsid w:val="00B80840"/>
    <w:rsid w:val="00B92C37"/>
    <w:rsid w:val="00B95B31"/>
    <w:rsid w:val="00B979FE"/>
    <w:rsid w:val="00BA2ECA"/>
    <w:rsid w:val="00BA5AFB"/>
    <w:rsid w:val="00BB0D56"/>
    <w:rsid w:val="00BB3748"/>
    <w:rsid w:val="00BC6AD9"/>
    <w:rsid w:val="00BE125B"/>
    <w:rsid w:val="00BE403E"/>
    <w:rsid w:val="00BE6C39"/>
    <w:rsid w:val="00BF07CD"/>
    <w:rsid w:val="00BF3F8D"/>
    <w:rsid w:val="00C001AB"/>
    <w:rsid w:val="00C0722C"/>
    <w:rsid w:val="00C16315"/>
    <w:rsid w:val="00C17B6F"/>
    <w:rsid w:val="00C3127C"/>
    <w:rsid w:val="00C470EB"/>
    <w:rsid w:val="00C501C8"/>
    <w:rsid w:val="00C50EA2"/>
    <w:rsid w:val="00C542EE"/>
    <w:rsid w:val="00C724E3"/>
    <w:rsid w:val="00C7285D"/>
    <w:rsid w:val="00C80CF9"/>
    <w:rsid w:val="00C81F86"/>
    <w:rsid w:val="00C82C5D"/>
    <w:rsid w:val="00C91A47"/>
    <w:rsid w:val="00C92541"/>
    <w:rsid w:val="00CA38ED"/>
    <w:rsid w:val="00CB5042"/>
    <w:rsid w:val="00CC51E8"/>
    <w:rsid w:val="00CD1863"/>
    <w:rsid w:val="00CE0E09"/>
    <w:rsid w:val="00CE1C67"/>
    <w:rsid w:val="00CE638A"/>
    <w:rsid w:val="00D073DF"/>
    <w:rsid w:val="00D2785A"/>
    <w:rsid w:val="00D507EC"/>
    <w:rsid w:val="00D53957"/>
    <w:rsid w:val="00D73354"/>
    <w:rsid w:val="00D77484"/>
    <w:rsid w:val="00D77915"/>
    <w:rsid w:val="00D85255"/>
    <w:rsid w:val="00D87A10"/>
    <w:rsid w:val="00DA04B8"/>
    <w:rsid w:val="00DA46A2"/>
    <w:rsid w:val="00DB22C1"/>
    <w:rsid w:val="00DB2544"/>
    <w:rsid w:val="00DC1EF4"/>
    <w:rsid w:val="00DC42BD"/>
    <w:rsid w:val="00DD5486"/>
    <w:rsid w:val="00DD5C98"/>
    <w:rsid w:val="00DD6217"/>
    <w:rsid w:val="00DE6712"/>
    <w:rsid w:val="00E00A06"/>
    <w:rsid w:val="00E014D1"/>
    <w:rsid w:val="00E01B71"/>
    <w:rsid w:val="00E13B1C"/>
    <w:rsid w:val="00E37332"/>
    <w:rsid w:val="00E374A7"/>
    <w:rsid w:val="00E50473"/>
    <w:rsid w:val="00E51FCB"/>
    <w:rsid w:val="00E80DA5"/>
    <w:rsid w:val="00E8309F"/>
    <w:rsid w:val="00E9087A"/>
    <w:rsid w:val="00EA62DC"/>
    <w:rsid w:val="00EB1D7F"/>
    <w:rsid w:val="00EB5FEC"/>
    <w:rsid w:val="00EC291B"/>
    <w:rsid w:val="00EC32E8"/>
    <w:rsid w:val="00EC43F2"/>
    <w:rsid w:val="00ED2BB8"/>
    <w:rsid w:val="00ED74C5"/>
    <w:rsid w:val="00EE7F2A"/>
    <w:rsid w:val="00EF1E7A"/>
    <w:rsid w:val="00EF2C38"/>
    <w:rsid w:val="00EF395F"/>
    <w:rsid w:val="00EF5063"/>
    <w:rsid w:val="00F0311E"/>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64A2"/>
    <w:rsid w:val="00F62F03"/>
    <w:rsid w:val="00F70AED"/>
    <w:rsid w:val="00F714C8"/>
    <w:rsid w:val="00F91C3F"/>
    <w:rsid w:val="00FA04BA"/>
    <w:rsid w:val="00FA4C25"/>
    <w:rsid w:val="00FB0331"/>
    <w:rsid w:val="00FB2D14"/>
    <w:rsid w:val="00FB34D6"/>
    <w:rsid w:val="00FB5F3F"/>
    <w:rsid w:val="00FB6A85"/>
    <w:rsid w:val="00FC5BA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5</TotalTime>
  <Pages>23</Pages>
  <Words>17880</Words>
  <Characters>10191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349</cp:revision>
  <dcterms:created xsi:type="dcterms:W3CDTF">2021-03-27T07:07:00Z</dcterms:created>
  <dcterms:modified xsi:type="dcterms:W3CDTF">2021-07-0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